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5F1CF43D"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which do not specialize on particular hosts,</w:t>
      </w:r>
      <w:r w:rsidR="003A7F2D">
        <w:t xml:space="preserve"> are more often quantitative due to a lack of reciprocal co-evolution</w:t>
      </w:r>
      <w:r w:rsidR="00223A5F">
        <w:t xml:space="preserve">, and generalist pathogens often harbor higher genetic diversity </w:t>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3A7F2D">
        <w:t xml:space="preserve">. </w:t>
      </w:r>
      <w:commentRangeEnd w:id="0"/>
      <w:r w:rsidR="009F0116">
        <w:rPr>
          <w:rStyle w:val="CommentReference"/>
        </w:rPr>
        <w:commentReference w:id="0"/>
      </w:r>
    </w:p>
    <w:p w14:paraId="7AECB87C" w14:textId="17EAB7F1" w:rsidR="009059DC" w:rsidRPr="000C2EC9" w:rsidRDefault="00EE5016" w:rsidP="000A74B8">
      <w:pPr>
        <w:ind w:firstLine="360"/>
      </w:pPr>
      <w:commentRangeStart w:id="1"/>
      <w:r>
        <w:t>Within a generalist pathogen</w:t>
      </w:r>
      <w:commentRangeEnd w:id="1"/>
      <w:r w:rsidR="001E4AE0">
        <w:rPr>
          <w:rStyle w:val="CommentReference"/>
        </w:rPr>
        <w:commentReference w:id="1"/>
      </w:r>
      <w:r>
        <w:t xml:space="preserve">, there are several theories for how one species can adapt to a broad host range. Perhaps the pathogen has evolved a singular resistance gene of broad effect that disables core defense pathways across diverse plant host species; a sort of silver bullet. </w:t>
      </w:r>
      <w:r w:rsidR="00366062">
        <w:t xml:space="preserve">This mechanism would predict low diversity in the pathogen as the silver bullet gene is fixed in the population. However, we see very high diversity in </w:t>
      </w:r>
      <w:r w:rsidR="00C1068D" w:rsidRPr="00C1068D">
        <w:rPr>
          <w:i/>
        </w:rPr>
        <w:t>B. cinerea</w:t>
      </w:r>
      <w:r w:rsidR="00366062">
        <w:t xml:space="preserve"> and no evidence of a single gene with high linkage to virulence</w:t>
      </w:r>
      <w:r w:rsidR="00C648F3">
        <w:t xml:space="preserve">, so we can eliminate this hypothesis. A second prediction for an extreme generalist species is specialization at the level of the individual. This would predict high population structure and moderate diversity. However, we observe low population in </w:t>
      </w:r>
      <w:r w:rsidR="00C1068D" w:rsidRPr="00C1068D">
        <w:rPr>
          <w:i/>
        </w:rPr>
        <w:t>B. cinerea</w:t>
      </w:r>
      <w:r w:rsidR="00C648F3">
        <w:t xml:space="preserve">, high diversity, and a lack of evidence for individual specialization to hosts. </w:t>
      </w:r>
      <w:r w:rsidR="00890A1D">
        <w:t xml:space="preserve">Our final prediction is specialization at the gene or allele level, which would select for very high diversity and low population structure as </w:t>
      </w:r>
      <w:r w:rsidR="001E4AE0">
        <w:t xml:space="preserve">the different genetic strategies are intermixed within individuals. This is consistent with the SNP diversity and low population structure </w:t>
      </w:r>
      <w:commentRangeStart w:id="2"/>
      <w:r w:rsidR="001E4AE0">
        <w:t>observed in</w:t>
      </w:r>
      <w:r w:rsidR="00C1068D">
        <w:t xml:space="preserve"> previous studies of</w:t>
      </w:r>
      <w:r w:rsidR="001E4AE0">
        <w:t xml:space="preserve"> </w:t>
      </w:r>
      <w:r w:rsidR="00C1068D" w:rsidRPr="00C1068D">
        <w:rPr>
          <w:i/>
        </w:rPr>
        <w:t>B. cinerea</w:t>
      </w:r>
      <w:r w:rsidR="000C2EC9">
        <w:t xml:space="preserve">, due to a combination of random mating and frequent recombination </w:t>
      </w:r>
      <w:commentRangeEnd w:id="2"/>
      <w:r w:rsidR="000C2EC9">
        <w:rPr>
          <w:rStyle w:val="CommentReference"/>
        </w:rPr>
        <w:commentReference w:id="2"/>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0B7211">
        <w:t>.</w:t>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3"/>
      <w:r>
        <w:t xml:space="preserve">Rather, the genetic basis of plant resistance in these interactions is highly polygenic </w:t>
      </w:r>
      <w:commentRangeEnd w:id="3"/>
      <w:r w:rsidR="00E3770D">
        <w:rPr>
          <w:rStyle w:val="CommentReference"/>
        </w:rPr>
        <w:commentReference w:id="3"/>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0AA441EE" w:rsidR="00E3770D" w:rsidRDefault="00E3770D" w:rsidP="000A74B8">
      <w:pPr>
        <w:ind w:firstLine="360"/>
      </w:pPr>
      <w:r>
        <w:t xml:space="preserve">On the pathogen side, recent studies have accumulated evidence for a polygenic basis of virulence </w:t>
      </w:r>
      <w:r w:rsidR="004F5DD8">
        <w:t xml:space="preserve"> as well</w:t>
      </w:r>
      <w:r w:rsidR="00154D59">
        <w:t xml:space="preserve"> </w: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 </w:instrTex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DATA </w:instrText>
      </w:r>
      <w:r w:rsidR="00483957">
        <w:fldChar w:fldCharType="end"/>
      </w:r>
      <w:r w:rsidR="00483957">
        <w:fldChar w:fldCharType="separate"/>
      </w:r>
      <w:r w:rsidR="00483957">
        <w:rPr>
          <w:noProof/>
        </w:rPr>
        <w:t>(Corwin, Copeland et al. 2016, Zhang, Corwin et al. 2017, Atwell, Corwin et al. 2018, Soltis, Atwell et al. 2019)</w:t>
      </w:r>
      <w:r w:rsidR="00483957">
        <w:fldChar w:fldCharType="end"/>
      </w:r>
      <w:r>
        <w:t>.</w:t>
      </w:r>
      <w:r w:rsidR="00872F06">
        <w:t xml:space="preserve"> These studies </w:t>
      </w:r>
      <w:commentRangeStart w:id="4"/>
      <w:r w:rsidR="00872F06">
        <w:t xml:space="preserve">provide many candidate loci for pathogen resistance, </w:t>
      </w:r>
      <w:commentRangeEnd w:id="4"/>
      <w:r w:rsidR="00872F06">
        <w:rPr>
          <w:rStyle w:val="CommentReference"/>
        </w:rPr>
        <w:commentReference w:id="4"/>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3B0A0565"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r w:rsidR="008C0ABF">
        <w:t xml:space="preserve">Individual gene expression profiles can be treated as phenotypes for analysis such as genome-wide association (GWA). </w:t>
      </w:r>
    </w:p>
    <w:p w14:paraId="24CB8A4A" w14:textId="7F05E8D9" w:rsidR="00592DAD" w:rsidRDefault="00962CB7" w:rsidP="00483957">
      <w:pPr>
        <w:ind w:firstLine="360"/>
      </w:pPr>
      <w:commentRangeStart w:id="5"/>
      <w:r>
        <w:lastRenderedPageBreak/>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3C67AB0D" w14:textId="23793F64" w:rsidR="00975D0D" w:rsidRDefault="00676836" w:rsidP="00C1274C">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and thus candidate loci for interspecific signals</w:t>
      </w:r>
      <w:r w:rsidR="00C93914">
        <w:t xml:space="preserve">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966CF3">
        <w:t xml:space="preserve">. </w:t>
      </w:r>
      <w:r w:rsidR="00C25EA8">
        <w:t>A small number of previous</w:t>
      </w:r>
      <w:r w:rsidR="00966CF3">
        <w:t xml:space="preserve"> studi</w:t>
      </w:r>
      <w:r w:rsidR="00C25EA8">
        <w:t xml:space="preserve">es have identified cross-species trans-eQTL, </w:t>
      </w:r>
      <w:r w:rsidR="00C93914">
        <w:t xml:space="preserve">as a way to hypothesize causal relationships between individual genes in the interspecific interaction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C93914">
        <w:t>. eQTL identified through this approach i</w:t>
      </w:r>
      <w:r w:rsidR="00C25EA8">
        <w:t>nclud</w:t>
      </w:r>
      <w:r w:rsidR="00C93914">
        <w:t>e</w:t>
      </w:r>
      <w:r w:rsidR="00C25EA8">
        <w:t xml:space="preserve">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Further, </w:t>
      </w:r>
      <w:r w:rsidR="00C96798">
        <w:t xml:space="preserve">in </w:t>
      </w:r>
      <w:r w:rsidR="00C96798" w:rsidRPr="00C96798">
        <w:rPr>
          <w:i/>
        </w:rPr>
        <w:t xml:space="preserve">M. </w:t>
      </w:r>
      <w:proofErr w:type="spellStart"/>
      <w:r w:rsidR="00C96798" w:rsidRPr="00C96798">
        <w:rPr>
          <w:i/>
        </w:rPr>
        <w:t>truncatula</w:t>
      </w:r>
      <w:proofErr w:type="spellEnd"/>
      <w:r w:rsidR="00C96798">
        <w:t xml:space="preserve"> </w:t>
      </w:r>
      <w:r w:rsidR="001718F2">
        <w:t xml:space="preserve">a total of 213 genes in the host were linked to one or more </w:t>
      </w:r>
      <w:r w:rsidR="00D86216">
        <w:t>loci</w:t>
      </w:r>
      <w:r w:rsidR="001718F2">
        <w:t xml:space="preserve"> in the pathogen, and functionally enriched for transcription factors </w:t>
      </w:r>
      <w:r w:rsidR="00DC22A3">
        <w:t xml:space="preserve">as well as </w:t>
      </w:r>
      <w:r w:rsidR="00DC22A3" w:rsidRPr="00DC22A3">
        <w:t>defense-related enzymes</w:t>
      </w:r>
      <w:r w:rsidR="00DC22A3">
        <w:t xml:space="preserve"> and </w:t>
      </w:r>
      <w:r w:rsidR="00DC22A3" w:rsidRPr="00DC22A3">
        <w:t>enzymes involved i</w:t>
      </w:r>
      <w:bookmarkStart w:id="6" w:name="_GoBack"/>
      <w:bookmarkEnd w:id="6"/>
      <w:r w:rsidR="00DC22A3" w:rsidRPr="00DC22A3">
        <w:t xml:space="preserve">n essential amino acid biosynthesis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w:t>
      </w:r>
      <w:r w:rsidR="00483957">
        <w:t xml:space="preserve"> However, this study works with the limited natural </w:t>
      </w:r>
      <w:r w:rsidR="00975D0D">
        <w:t xml:space="preserve">variation of </w:t>
      </w:r>
      <w:r w:rsidR="00B51F17">
        <w:t>98 F</w:t>
      </w:r>
      <w:r w:rsidR="00B51F17" w:rsidRPr="00B51F17">
        <w:rPr>
          <w:vertAlign w:val="subscript"/>
        </w:rPr>
        <w:t>2</w:t>
      </w:r>
      <w:r w:rsidR="00B51F17">
        <w:t xml:space="preserve"> progeny from </w:t>
      </w:r>
      <w:r w:rsidR="00975D0D">
        <w:t xml:space="preserve">recombinant inbred line (RIL) between two geographically distant parents, of which only one can reproduce on common bean </w:t>
      </w:r>
      <w:r w:rsidR="00B127FF">
        <w:fldChar w:fldCharType="begin"/>
      </w:r>
      <w:r w:rsidR="00B127FF">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127FF">
        <w:fldChar w:fldCharType="separate"/>
      </w:r>
      <w:r w:rsidR="00B127FF">
        <w:rPr>
          <w:noProof/>
        </w:rPr>
        <w:t>(Guo, Fudali et al. 2017)</w:t>
      </w:r>
      <w:r w:rsidR="00B127FF">
        <w:fldChar w:fldCharType="end"/>
      </w:r>
      <w:r w:rsidR="00975D0D">
        <w:t xml:space="preserve">. </w:t>
      </w:r>
    </w:p>
    <w:p w14:paraId="7104A22F" w14:textId="322FAB5C" w:rsidR="00C1274C" w:rsidRDefault="001718F2" w:rsidP="00C1274C">
      <w:pPr>
        <w:ind w:firstLine="360"/>
      </w:pPr>
      <w:r>
        <w:t xml:space="preserve"> </w:t>
      </w:r>
      <w:r w:rsidR="008E61ED">
        <w:t>In mouse, 1054 host genes were linked to one or more loci in the pathogen</w:t>
      </w:r>
      <w:r w:rsidR="008C0ABF">
        <w:t xml:space="preserve">, across a total of 208 pathogen eQTL </w:t>
      </w:r>
      <w:r w:rsidR="008D699A">
        <w:fldChar w:fldCharType="begin"/>
      </w:r>
      <w:r w:rsidR="008D699A">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w:t>
      </w:r>
      <w:r w:rsidR="008D699A">
        <w:fldChar w:fldCharType="end"/>
      </w:r>
      <w:r w:rsidR="00C1274C">
        <w:t xml:space="preserve">. These host genes were enriched for ATP response, metabolic functions, and antimicrobial and inflammatory immune responses, and genes from the same host network often shared the same eQTL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C1274C">
        <w:t xml:space="preserve">. </w:t>
      </w:r>
      <w:r w:rsidR="002F0B2F" w:rsidRPr="002F0B2F">
        <w:t>Many of the host genes were linked to multiple parasite eQTL</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t xml:space="preserve">. </w:t>
      </w:r>
      <w:r w:rsidR="002F0B2F" w:rsidRPr="002F0B2F">
        <w:t>They were able to validate 14 out of 15 host genes selected based on predicted immune activity</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rsidRPr="002F0B2F">
        <w:t>.</w:t>
      </w:r>
      <w:r w:rsidR="00B51F17">
        <w:t xml:space="preserve"> However, this study works with the limited natural variation of </w:t>
      </w:r>
      <w:r w:rsidR="00B127FF">
        <w:t xml:space="preserve">24 progeny from a RIL between two parental lines from distinct subspecies of </w:t>
      </w:r>
      <w:r w:rsidR="00B127FF" w:rsidRPr="00B127FF">
        <w:rPr>
          <w:i/>
        </w:rPr>
        <w:t xml:space="preserve">Plasmodium </w:t>
      </w:r>
      <w:r w:rsidR="00B127FF">
        <w:fldChar w:fldCharType="begin"/>
      </w:r>
      <w:r w:rsidR="00B127FF">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127FF">
        <w:fldChar w:fldCharType="separate"/>
      </w:r>
      <w:r w:rsidR="00B127FF">
        <w:rPr>
          <w:noProof/>
        </w:rPr>
        <w:t>(Wu, Cai et al. 2015)</w:t>
      </w:r>
      <w:r w:rsidR="00B127FF">
        <w:fldChar w:fldCharType="end"/>
      </w:r>
      <w:r w:rsidR="00B127FF">
        <w:t xml:space="preserve">. </w:t>
      </w:r>
    </w:p>
    <w:p w14:paraId="42895A7A" w14:textId="76E0125C" w:rsidR="00676836" w:rsidRDefault="001718F2" w:rsidP="00C96798">
      <w:pPr>
        <w:ind w:firstLine="360"/>
      </w:pPr>
      <w:r>
        <w:t>On the host side, similar methods can identify human host genetic polymorphisms affecting bacterial parasite gene expression</w:t>
      </w:r>
      <w:r w:rsidR="00C96798">
        <w:t>; three bacterial genes were regulated by these identified host eQTL</w:t>
      </w:r>
      <w:r>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t xml:space="preserve">. </w:t>
      </w:r>
      <w:commentRangeEnd w:id="5"/>
      <w:r w:rsidR="00483957">
        <w:rPr>
          <w:rStyle w:val="CommentReference"/>
        </w:rPr>
        <w:commentReference w:id="5"/>
      </w:r>
    </w:p>
    <w:p w14:paraId="51B6229C" w14:textId="1A499D68" w:rsidR="007279EF" w:rsidRDefault="007279EF" w:rsidP="000A74B8">
      <w:pPr>
        <w:ind w:firstLine="360"/>
      </w:pPr>
      <w:r>
        <w:t xml:space="preserve">For this work, we focus on an extreme generalist pathogen with high genetic diversity, </w:t>
      </w:r>
      <w:r w:rsidR="00C1068D" w:rsidRPr="00C1068D">
        <w:rPr>
          <w:i/>
        </w:rPr>
        <w:t>B. cinerea</w:t>
      </w:r>
      <w:r>
        <w:t xml:space="preserve">, and the model plant host, </w:t>
      </w:r>
      <w:r w:rsidRPr="007279EF">
        <w:rPr>
          <w:i/>
        </w:rPr>
        <w:t>A. thaliana</w:t>
      </w:r>
      <w:r>
        <w:t xml:space="preserve">. </w:t>
      </w:r>
      <w:r w:rsidR="00C1068D" w:rsidRPr="00C1068D">
        <w:rPr>
          <w:i/>
        </w:rPr>
        <w:t>B. cinerea</w:t>
      </w:r>
      <w:r w:rsidR="00966CF3">
        <w:rPr>
          <w:i/>
        </w:rPr>
        <w:t xml:space="preserve">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25453ECB" w14:textId="572EF9B7" w:rsidR="001E4AE0" w:rsidRDefault="00586CB8" w:rsidP="000A74B8">
      <w:pPr>
        <w:ind w:firstLine="360"/>
      </w:pPr>
      <w:commentRangeStart w:id="7"/>
      <w:r>
        <w:t xml:space="preserve">Previous studies in </w:t>
      </w:r>
      <w:commentRangeEnd w:id="7"/>
      <w:r>
        <w:rPr>
          <w:rStyle w:val="CommentReference"/>
        </w:rPr>
        <w:commentReference w:id="7"/>
      </w:r>
      <w:r>
        <w:t xml:space="preserve">the </w:t>
      </w:r>
      <w:r w:rsidRPr="00193B30">
        <w:rPr>
          <w:i/>
        </w:rPr>
        <w:t>A. thaliana</w:t>
      </w:r>
      <w:r>
        <w:t xml:space="preserve"> -</w:t>
      </w:r>
      <w:r w:rsidRPr="00193B30">
        <w:rPr>
          <w:i/>
        </w:rPr>
        <w:t xml:space="preserve"> </w:t>
      </w:r>
      <w:r w:rsidR="00C1068D" w:rsidRPr="00C1068D">
        <w:rPr>
          <w:i/>
        </w:rPr>
        <w:t>B. cinerea</w:t>
      </w:r>
      <w:r w:rsidRPr="00193B30">
        <w:rPr>
          <w:i/>
        </w:rPr>
        <w:t xml:space="preserve"> </w:t>
      </w:r>
      <w:r>
        <w:t xml:space="preserve">pathosystem point to control of expression variation on the host side of the interaction … </w:t>
      </w:r>
      <w:r w:rsidR="00141709">
        <w:t xml:space="preserve">Detached leaves of wildtype </w:t>
      </w:r>
      <w:r w:rsidR="00141709" w:rsidRPr="00BD1468">
        <w:rPr>
          <w:i/>
        </w:rPr>
        <w:t>A. thaliana</w:t>
      </w:r>
      <w:r w:rsidR="00141709">
        <w:t xml:space="preserve"> and major immune </w:t>
      </w:r>
      <w:r w:rsidR="00141709">
        <w:lastRenderedPageBreak/>
        <w:t xml:space="preserve">pathway mutants were inoculated with </w:t>
      </w:r>
      <w:r w:rsidR="001E4AE0">
        <w:t>96</w:t>
      </w:r>
      <w:r w:rsidR="00141709">
        <w:t xml:space="preserve"> genetically variable isolates of </w:t>
      </w:r>
      <w:r w:rsidR="00C1068D" w:rsidRPr="00C1068D">
        <w:rPr>
          <w:i/>
        </w:rPr>
        <w:t>B. cinerea</w:t>
      </w:r>
      <w:r w:rsidR="00141709" w:rsidRPr="001E4AE0">
        <w:rPr>
          <w:i/>
        </w:rPr>
        <w:t xml:space="preserve">, </w:t>
      </w:r>
      <w:r w:rsidR="00141709">
        <w:t>and at 18 hours post inoculat</w:t>
      </w:r>
      <w:r w:rsidR="001E4AE0">
        <w:t xml:space="preserve">ion, </w:t>
      </w:r>
      <w:r w:rsidR="00141709">
        <w:t xml:space="preserve">mRNA was collected. </w:t>
      </w:r>
      <w:r w:rsidR="001E4AE0">
        <w:t xml:space="preserve">Variation in expression of </w:t>
      </w:r>
      <w:r w:rsidR="001E4AE0" w:rsidRPr="00BD1468">
        <w:rPr>
          <w:i/>
        </w:rPr>
        <w:t>A. thaliana</w:t>
      </w:r>
      <w:r w:rsidR="001E4AE0">
        <w:t xml:space="preserve"> genes was </w:t>
      </w:r>
      <w:r w:rsidR="00FA5822">
        <w:t xml:space="preserve">very sensitive to pathogen genetic variation; </w:t>
      </w:r>
      <w:r w:rsidR="004908B4">
        <w:t>expression of host genes</w:t>
      </w:r>
      <w:r w:rsidR="00FA5822">
        <w:t xml:space="preserve"> was </w:t>
      </w:r>
      <w:r w:rsidR="001E4AE0">
        <w:t xml:space="preserve">under approximately equal regulation from </w:t>
      </w:r>
      <w:r w:rsidR="0011018D">
        <w:t xml:space="preserve">genetic variation across the </w:t>
      </w:r>
      <w:r w:rsidR="00C1068D" w:rsidRPr="00C1068D">
        <w:rPr>
          <w:i/>
        </w:rPr>
        <w:t>B. cinerea</w:t>
      </w:r>
      <w:r w:rsidR="0011018D">
        <w:t xml:space="preserve"> isolates</w:t>
      </w:r>
      <w:r w:rsidR="00FA5822">
        <w:t xml:space="preserve">, and host immune-pathway responsive variation across the </w:t>
      </w:r>
      <w:r w:rsidR="00C1068D" w:rsidRPr="00C1068D">
        <w:rPr>
          <w:i/>
        </w:rPr>
        <w:t>B. cinerea</w:t>
      </w:r>
      <w:r w:rsidR="00FA5822">
        <w:t xml:space="preserve"> isolates</w:t>
      </w:r>
      <w:r w:rsidR="0011018D">
        <w:t xml:space="preserve">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11018D">
        <w:t xml:space="preserve">. </w:t>
      </w:r>
      <w:r w:rsidR="00FA5822">
        <w:t xml:space="preserve">This far exceeded the contribution of the major host immune pathway variants to variation in gene expression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FA5822">
        <w:t xml:space="preserve">. </w:t>
      </w:r>
      <w:r w:rsidR="00541F27">
        <w:t>The host-pathogen genetic interactions</w:t>
      </w:r>
      <w:r w:rsidR="00957DDC">
        <w:t xml:space="preserve"> target four major host response networks; </w:t>
      </w:r>
      <w:proofErr w:type="spellStart"/>
      <w:r w:rsidR="000B7211">
        <w:t>jasmonic</w:t>
      </w:r>
      <w:proofErr w:type="spellEnd"/>
      <w:r w:rsidR="000B7211">
        <w:t xml:space="preserve"> acid and salicylic acid signaling and </w:t>
      </w:r>
      <w:r w:rsidR="00957DDC">
        <w:t xml:space="preserve">camalexin </w:t>
      </w:r>
      <w:r w:rsidR="000B7211">
        <w:t>biosynthesis</w:t>
      </w:r>
      <w:r w:rsidR="00957DDC">
        <w:t xml:space="preserve">, </w:t>
      </w:r>
      <w:r w:rsidR="000B7211">
        <w:t>defense and cell cycle,</w:t>
      </w:r>
      <w:r w:rsidR="00957DDC">
        <w:t xml:space="preserve"> and two photosynthesis networks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957DDC">
        <w:t>.</w:t>
      </w:r>
    </w:p>
    <w:p w14:paraId="41B8BDF1" w14:textId="074D6CAC" w:rsidR="00586CB8" w:rsidRDefault="00586CB8" w:rsidP="000A74B8">
      <w:pPr>
        <w:ind w:firstLine="360"/>
      </w:pPr>
      <w:r>
        <w:t xml:space="preserve">The authors analyzed co-expression of genes across </w:t>
      </w:r>
      <w:r w:rsidR="00141709">
        <w:t>the</w:t>
      </w:r>
      <w:r>
        <w:t xml:space="preserve"> </w:t>
      </w:r>
      <w:r w:rsidR="00C1068D" w:rsidRPr="00C1068D">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4F0C73">
        <w:t xml:space="preserve">Within this host-pathogen system, all transcriptome variation is a result of the interaction of the two species, and not independently determined by one of the organisms. </w:t>
      </w:r>
      <w:r w:rsidR="00B35ED3">
        <w:t xml:space="preserve">However, these analyses do not untangle the directionality of effect from one gene, one pathway, or one genome to another.  </w:t>
      </w:r>
    </w:p>
    <w:p w14:paraId="1779018C" w14:textId="0EEE66BB" w:rsidR="007279EF" w:rsidRDefault="00DF704E" w:rsidP="001E4AE0">
      <w:pPr>
        <w:ind w:firstLine="360"/>
      </w:pPr>
      <w:r>
        <w:t xml:space="preserve">In this study, we ask how genetics within the pathogen </w:t>
      </w:r>
      <w:r w:rsidR="00BF08EE">
        <w:t>may modulate</w:t>
      </w:r>
      <w:r>
        <w:t xml:space="preserve"> expression variation over the course of infection. </w:t>
      </w:r>
      <w:r w:rsidR="001E4AE0">
        <w:t xml:space="preserve">We </w:t>
      </w:r>
      <w:r w:rsidR="00141709">
        <w:t xml:space="preserve">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C1068D" w:rsidRPr="00C1068D">
        <w:rPr>
          <w:i/>
        </w:rPr>
        <w:t>B. cinerea</w:t>
      </w:r>
      <w:r w:rsidR="00840A2E">
        <w:t xml:space="preserve"> genome</w:t>
      </w:r>
      <w:r w:rsidR="00A018F5">
        <w:t xml:space="preserve"> when infecting the wildtype host Col-0 </w:t>
      </w:r>
      <w:r w:rsidR="00A018F5" w:rsidRPr="00A018F5">
        <w:rPr>
          <w:i/>
        </w:rPr>
        <w:t>A. thaliana</w:t>
      </w:r>
      <w:r w:rsidR="00840A2E">
        <w:t>.</w:t>
      </w:r>
      <w:r w:rsidR="00BF08EE">
        <w:t xml:space="preserve"> This gives us a hypothesis of directionality; any locus in </w:t>
      </w:r>
      <w:r w:rsidR="00C1068D" w:rsidRPr="00C1068D">
        <w:rPr>
          <w:i/>
        </w:rPr>
        <w:t>B. cinerea</w:t>
      </w:r>
      <w:r w:rsidR="00BF08EE" w:rsidRPr="00BF08EE">
        <w:rPr>
          <w:i/>
        </w:rPr>
        <w:t xml:space="preserve">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78EECA5B" w14:textId="6BDB633F" w:rsidR="00910012" w:rsidRDefault="00910012" w:rsidP="004F0C73">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C1068D" w:rsidRPr="00C1068D">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5F99957B" w14:textId="77777777" w:rsidR="00914192" w:rsidRDefault="00914192" w:rsidP="003F346E">
      <w:pPr>
        <w:ind w:left="360" w:firstLine="360"/>
      </w:pPr>
    </w:p>
    <w:p w14:paraId="3B50AFBB" w14:textId="77777777" w:rsidR="005E74F1" w:rsidRDefault="005E74F1" w:rsidP="005E74F1">
      <w: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lastRenderedPageBreak/>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55DF09DB" w:rsidR="005E74F1" w:rsidRDefault="005E74F1" w:rsidP="005E74F1">
      <w:pPr>
        <w:pStyle w:val="ListParagraph"/>
        <w:numPr>
          <w:ilvl w:val="1"/>
          <w:numId w:val="1"/>
        </w:numPr>
      </w:pPr>
      <w:r>
        <w:t>Other species/ labs… LIT REVIEW</w:t>
      </w:r>
    </w:p>
    <w:p w14:paraId="688A0B12" w14:textId="5BF3ED86" w:rsidR="004F0C73" w:rsidRDefault="004F0C73" w:rsidP="005E74F1">
      <w:pPr>
        <w:pStyle w:val="ListParagraph"/>
        <w:numPr>
          <w:ilvl w:val="1"/>
          <w:numId w:val="1"/>
        </w:numPr>
      </w:pPr>
      <w:r>
        <w:t>Any transcriptome variation is due to the interaction of two species, not solely independently determined by one</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t xml:space="preserve">Trans eQTL hotspot: “master regulator” idea </w:t>
      </w:r>
    </w:p>
    <w:p w14:paraId="2C854017" w14:textId="0521566C" w:rsidR="005E74F1"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96CF3DB" w14:textId="77777777" w:rsidR="004F0C73" w:rsidRPr="00F72A9E" w:rsidRDefault="004F0C73" w:rsidP="004F0C73">
      <w:pPr>
        <w:pStyle w:val="ListParagraph"/>
        <w:numPr>
          <w:ilvl w:val="1"/>
          <w:numId w:val="1"/>
        </w:numPr>
        <w:rPr>
          <w:strike/>
        </w:rPr>
      </w:pPr>
      <w:r w:rsidRPr="00F72A9E">
        <w:rPr>
          <w:strike/>
        </w:rPr>
        <w:t>eQTL in plant-pathogen interactions</w:t>
      </w:r>
    </w:p>
    <w:p w14:paraId="33D3D793" w14:textId="77777777" w:rsidR="004F0C73" w:rsidRDefault="004F0C73" w:rsidP="004F0C73">
      <w:pPr>
        <w:pStyle w:val="ListParagraph"/>
        <w:numPr>
          <w:ilvl w:val="1"/>
          <w:numId w:val="1"/>
        </w:numPr>
      </w:pPr>
      <w:r>
        <w:t>eQTL in plant host</w:t>
      </w:r>
    </w:p>
    <w:p w14:paraId="6101F306" w14:textId="77777777" w:rsidR="004F0C73" w:rsidRDefault="004F0C73" w:rsidP="004F0C73">
      <w:pPr>
        <w:pStyle w:val="ListParagraph"/>
        <w:numPr>
          <w:ilvl w:val="2"/>
          <w:numId w:val="1"/>
        </w:numPr>
      </w:pPr>
      <w:r>
        <w:t>LIT REVIEW, major findings – number of loci, function?</w:t>
      </w:r>
    </w:p>
    <w:p w14:paraId="22D5181B" w14:textId="77777777" w:rsidR="004F0C73" w:rsidRDefault="004F0C73" w:rsidP="004F0C73">
      <w:pPr>
        <w:pStyle w:val="ListParagraph"/>
        <w:numPr>
          <w:ilvl w:val="3"/>
          <w:numId w:val="1"/>
        </w:numPr>
      </w:pPr>
      <w:r>
        <w:t>Any hotspot analyses/ validation?</w:t>
      </w:r>
    </w:p>
    <w:p w14:paraId="640A7F00" w14:textId="77777777" w:rsidR="004F0C73" w:rsidRDefault="004F0C73" w:rsidP="004F0C73">
      <w:pPr>
        <w:pStyle w:val="ListParagraph"/>
        <w:numPr>
          <w:ilvl w:val="1"/>
          <w:numId w:val="1"/>
        </w:numPr>
      </w:pPr>
      <w:r>
        <w:t>eQTL in pathogen</w:t>
      </w:r>
    </w:p>
    <w:p w14:paraId="01B70FE0" w14:textId="77777777" w:rsidR="004F0C73" w:rsidRDefault="004F0C73" w:rsidP="004F0C73">
      <w:pPr>
        <w:pStyle w:val="ListParagraph"/>
        <w:numPr>
          <w:ilvl w:val="2"/>
          <w:numId w:val="1"/>
        </w:numPr>
      </w:pPr>
      <w:r>
        <w:t xml:space="preserve">examples from Malaria… </w:t>
      </w:r>
    </w:p>
    <w:p w14:paraId="66E8B4ED" w14:textId="77777777" w:rsidR="004F0C73" w:rsidRDefault="004F0C73" w:rsidP="004F0C73">
      <w:pPr>
        <w:pStyle w:val="ListParagraph"/>
        <w:numPr>
          <w:ilvl w:val="3"/>
          <w:numId w:val="1"/>
        </w:numPr>
      </w:pPr>
      <w:r>
        <w:t>Gonzales 2008</w:t>
      </w:r>
    </w:p>
    <w:p w14:paraId="0871DCEB" w14:textId="77777777" w:rsidR="004F0C73" w:rsidRDefault="004F0C73" w:rsidP="004F0C73">
      <w:pPr>
        <w:pStyle w:val="ListParagraph"/>
        <w:numPr>
          <w:ilvl w:val="3"/>
          <w:numId w:val="1"/>
        </w:numPr>
      </w:pPr>
      <w:r>
        <w:t>Zhu 2018</w:t>
      </w:r>
    </w:p>
    <w:p w14:paraId="1334CE4F" w14:textId="77777777" w:rsidR="004F0C73" w:rsidRDefault="004F0C73" w:rsidP="004F0C73">
      <w:pPr>
        <w:pStyle w:val="ListParagraph"/>
        <w:numPr>
          <w:ilvl w:val="2"/>
          <w:numId w:val="1"/>
        </w:numPr>
      </w:pPr>
      <w:r>
        <w:t>do a deeper LIT REVIEW… is there anything here? Haven’t really found it</w:t>
      </w:r>
    </w:p>
    <w:p w14:paraId="6AFD1073" w14:textId="4CBD3092" w:rsidR="004F0C73" w:rsidRPr="00483957" w:rsidRDefault="00483957" w:rsidP="00483957">
      <w:pPr>
        <w:pStyle w:val="ListParagraph"/>
        <w:numPr>
          <w:ilvl w:val="1"/>
          <w:numId w:val="1"/>
        </w:numPr>
      </w:pPr>
      <w:r w:rsidRPr="00483957">
        <w:lastRenderedPageBreak/>
        <w:t>What is found when looking at one side of the interaction vs. both?</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p>
    <w:p w14:paraId="172AEAA1" w14:textId="77777777" w:rsidR="005E74F1" w:rsidRDefault="005E74F1" w:rsidP="005E74F1"/>
    <w:p w14:paraId="610D22FC" w14:textId="77777777" w:rsidR="00B127FF" w:rsidRPr="00B127FF" w:rsidRDefault="004A03C3" w:rsidP="00B127FF">
      <w:pPr>
        <w:pStyle w:val="EndNoteBibliography"/>
        <w:spacing w:after="0"/>
      </w:pPr>
      <w:r>
        <w:fldChar w:fldCharType="begin"/>
      </w:r>
      <w:r>
        <w:instrText xml:space="preserve"> ADDIN EN.REFLIST </w:instrText>
      </w:r>
      <w:r>
        <w:fldChar w:fldCharType="separate"/>
      </w:r>
      <w:r w:rsidR="00B127FF" w:rsidRPr="00B127FF">
        <w:t xml:space="preserve">Atwell, S., J. Corwin, N. Soltis and D. Kliebenstein (2018). "Resequencing and association mapping of the generalist pathogen Botrytis cinerea." </w:t>
      </w:r>
      <w:r w:rsidR="00B127FF" w:rsidRPr="00B127FF">
        <w:rPr>
          <w:u w:val="single"/>
        </w:rPr>
        <w:t>bioRxiv</w:t>
      </w:r>
      <w:r w:rsidR="00B127FF" w:rsidRPr="00B127FF">
        <w:t>.</w:t>
      </w:r>
    </w:p>
    <w:p w14:paraId="10991623" w14:textId="77777777" w:rsidR="00B127FF" w:rsidRPr="00B127FF" w:rsidRDefault="00B127FF" w:rsidP="00B127FF">
      <w:pPr>
        <w:pStyle w:val="EndNoteBibliography"/>
        <w:spacing w:after="0"/>
      </w:pPr>
      <w:r w:rsidRPr="00B127FF">
        <w:t xml:space="preserve">Barrett, L. G., J. M. Kniskern, N. Bodenhausen, W. Zhang and J. Bergelson (2009). "Continua of specificity and virulence in plant host–pathogen interactions: causes and consequences." </w:t>
      </w:r>
      <w:r w:rsidRPr="00B127FF">
        <w:rPr>
          <w:u w:val="single"/>
        </w:rPr>
        <w:t>New Phytologist</w:t>
      </w:r>
      <w:r w:rsidRPr="00B127FF">
        <w:t xml:space="preserve"> </w:t>
      </w:r>
      <w:r w:rsidRPr="00B127FF">
        <w:rPr>
          <w:b/>
        </w:rPr>
        <w:t>183</w:t>
      </w:r>
      <w:r w:rsidRPr="00B127FF">
        <w:t>(3): 513-529.</w:t>
      </w:r>
    </w:p>
    <w:p w14:paraId="2D6706F8" w14:textId="77777777" w:rsidR="00B127FF" w:rsidRPr="00B127FF" w:rsidRDefault="00B127FF" w:rsidP="00B127FF">
      <w:pPr>
        <w:pStyle w:val="EndNoteBibliography"/>
        <w:spacing w:after="0"/>
      </w:pPr>
      <w:r w:rsidRPr="00B127FF">
        <w:t xml:space="preserve">Corwin, J. A., D. Copeland, J. Feusier, A. Subedy, R. Eshbaugh, C. Palmer, J. Maloof and D. J. Kliebenstein (2016). "The quantitative basis of the Arabidopsis innate immune system to endemic pathogens depends on pathogen genetics." </w:t>
      </w:r>
      <w:r w:rsidRPr="00B127FF">
        <w:rPr>
          <w:u w:val="single"/>
        </w:rPr>
        <w:t>PLoS Genet</w:t>
      </w:r>
      <w:r w:rsidRPr="00B127FF">
        <w:t xml:space="preserve"> </w:t>
      </w:r>
      <w:r w:rsidRPr="00B127FF">
        <w:rPr>
          <w:b/>
        </w:rPr>
        <w:t>12</w:t>
      </w:r>
      <w:r w:rsidRPr="00B127FF">
        <w:t>(2): e1005789.</w:t>
      </w:r>
    </w:p>
    <w:p w14:paraId="429B5084" w14:textId="77777777" w:rsidR="00B127FF" w:rsidRPr="00B127FF" w:rsidRDefault="00B127FF" w:rsidP="00B127FF">
      <w:pPr>
        <w:pStyle w:val="EndNoteBibliography"/>
        <w:spacing w:after="0"/>
      </w:pPr>
      <w:r w:rsidRPr="00B127FF">
        <w:t xml:space="preserve">Fordyce, R. F., N. E. Soltis, C. Caseys, R. Gwinner, J. A. Corwin, S. Atwell, D. Copeland, J. Feusier, A. Subedy and R. Eshbaugh (2018). "Digital Imaging Combined with Genome-Wide Association Mapping Links Loci to Plant-Pathogen Interaction Traits." </w:t>
      </w:r>
      <w:r w:rsidRPr="00B127FF">
        <w:rPr>
          <w:u w:val="single"/>
        </w:rPr>
        <w:t>Plant physiology</w:t>
      </w:r>
      <w:r w:rsidRPr="00B127FF">
        <w:t xml:space="preserve"> </w:t>
      </w:r>
      <w:r w:rsidRPr="00B127FF">
        <w:rPr>
          <w:b/>
        </w:rPr>
        <w:t>178</w:t>
      </w:r>
      <w:r w:rsidRPr="00B127FF">
        <w:t>(3): 1406-1422.</w:t>
      </w:r>
    </w:p>
    <w:p w14:paraId="7CABCB37" w14:textId="77777777" w:rsidR="00B127FF" w:rsidRPr="00B127FF" w:rsidRDefault="00B127FF" w:rsidP="00B127FF">
      <w:pPr>
        <w:pStyle w:val="EndNoteBibliography"/>
        <w:spacing w:after="0"/>
      </w:pPr>
      <w:r w:rsidRPr="00B127FF">
        <w:t xml:space="preserve">Glazebrook, J. (2005). "Contrasting mechanisms of defense against biotrophic and necrotrophic pathogens." </w:t>
      </w:r>
      <w:r w:rsidRPr="00B127FF">
        <w:rPr>
          <w:u w:val="single"/>
        </w:rPr>
        <w:t>Annu. Rev. Phytopathol.</w:t>
      </w:r>
      <w:r w:rsidRPr="00B127FF">
        <w:t xml:space="preserve"> </w:t>
      </w:r>
      <w:r w:rsidRPr="00B127FF">
        <w:rPr>
          <w:b/>
        </w:rPr>
        <w:t>43</w:t>
      </w:r>
      <w:r w:rsidRPr="00B127FF">
        <w:t>: 205-227.</w:t>
      </w:r>
    </w:p>
    <w:p w14:paraId="43F4DA83" w14:textId="77777777" w:rsidR="00B127FF" w:rsidRPr="00B127FF" w:rsidRDefault="00B127FF" w:rsidP="00B127FF">
      <w:pPr>
        <w:pStyle w:val="EndNoteBibliography"/>
        <w:spacing w:after="0"/>
      </w:pPr>
      <w:r w:rsidRPr="00B127FF">
        <w:lastRenderedPageBreak/>
        <w:t xml:space="preserve">Goss, E. M. and J. Bergelson (2006). "Variation in resistance and virulence in the interaction between Arabidopsis thaliana and a bacterial pathogen." </w:t>
      </w:r>
      <w:r w:rsidRPr="00B127FF">
        <w:rPr>
          <w:u w:val="single"/>
        </w:rPr>
        <w:t>Evolution</w:t>
      </w:r>
      <w:r w:rsidRPr="00B127FF">
        <w:t xml:space="preserve"> </w:t>
      </w:r>
      <w:r w:rsidRPr="00B127FF">
        <w:rPr>
          <w:b/>
        </w:rPr>
        <w:t>60</w:t>
      </w:r>
      <w:r w:rsidRPr="00B127FF">
        <w:t>(8): 1562-1573.</w:t>
      </w:r>
    </w:p>
    <w:p w14:paraId="7AF5A03B" w14:textId="77777777" w:rsidR="00B127FF" w:rsidRPr="00B127FF" w:rsidRDefault="00B127FF" w:rsidP="00B127FF">
      <w:pPr>
        <w:pStyle w:val="EndNoteBibliography"/>
        <w:spacing w:after="0"/>
      </w:pPr>
      <w:r w:rsidRPr="00B127FF">
        <w:t xml:space="preserve">Guo, Y., S. Fudali, J. Gimeno, P. DiGennaro, S. Chang, V. M. Williamson, D. M. Bird and D. M. Nielsen (2017). "Networks underpinning symbiosis revealed through cross-species eQTL mapping." </w:t>
      </w:r>
      <w:r w:rsidRPr="00B127FF">
        <w:rPr>
          <w:u w:val="single"/>
        </w:rPr>
        <w:t>Genetics</w:t>
      </w:r>
      <w:r w:rsidRPr="00B127FF">
        <w:t>: genetics. 117.202531.</w:t>
      </w:r>
    </w:p>
    <w:p w14:paraId="3EFCFF97" w14:textId="77777777" w:rsidR="00B127FF" w:rsidRPr="00B127FF" w:rsidRDefault="00B127FF" w:rsidP="00B127FF">
      <w:pPr>
        <w:pStyle w:val="EndNoteBibliography"/>
        <w:spacing w:after="0"/>
      </w:pPr>
      <w:r w:rsidRPr="00B127FF">
        <w:t xml:space="preserve">Nomura, K., M. Melotto and S.-Y. He (2005). "Suppression of host defense in compatible plant–Pseudomonas syringae interactions." </w:t>
      </w:r>
      <w:r w:rsidRPr="00B127FF">
        <w:rPr>
          <w:u w:val="single"/>
        </w:rPr>
        <w:t>Current opinion in plant biology</w:t>
      </w:r>
      <w:r w:rsidRPr="00B127FF">
        <w:t xml:space="preserve"> </w:t>
      </w:r>
      <w:r w:rsidRPr="00B127FF">
        <w:rPr>
          <w:b/>
        </w:rPr>
        <w:t>8</w:t>
      </w:r>
      <w:r w:rsidRPr="00B127FF">
        <w:t>(4): 361-368.</w:t>
      </w:r>
    </w:p>
    <w:p w14:paraId="5C6F96C1" w14:textId="77777777" w:rsidR="00B127FF" w:rsidRPr="00B127FF" w:rsidRDefault="00B127FF" w:rsidP="00B127FF">
      <w:pPr>
        <w:pStyle w:val="EndNoteBibliography"/>
        <w:spacing w:after="0"/>
      </w:pPr>
      <w:r w:rsidRPr="00B127FF">
        <w:t xml:space="preserve">Rowe, H. C. and D. J. Kliebenstein (2008). "Complex genetics control natural variation in Arabidopsis thaliana resistance to Botrytis cinerea." </w:t>
      </w:r>
      <w:r w:rsidRPr="00B127FF">
        <w:rPr>
          <w:u w:val="single"/>
        </w:rPr>
        <w:t>Genetics</w:t>
      </w:r>
      <w:r w:rsidRPr="00B127FF">
        <w:t xml:space="preserve"> </w:t>
      </w:r>
      <w:r w:rsidRPr="00B127FF">
        <w:rPr>
          <w:b/>
        </w:rPr>
        <w:t>180</w:t>
      </w:r>
      <w:r w:rsidRPr="00B127FF">
        <w:t>(4): 2237-2250.</w:t>
      </w:r>
    </w:p>
    <w:p w14:paraId="1662420C" w14:textId="77777777" w:rsidR="00B127FF" w:rsidRPr="00B127FF" w:rsidRDefault="00B127FF" w:rsidP="00B127FF">
      <w:pPr>
        <w:pStyle w:val="EndNoteBibliography"/>
        <w:spacing w:after="0"/>
      </w:pPr>
      <w:r w:rsidRPr="00B127FF">
        <w:t xml:space="preserve">Soltis, N. E., S. Atwell, G. Shi, R. F. Fordyce, R. Gwinner, D. Gao, A. Shafi and D. J. Kliebenstein (2019). "Interactions of tomato and Botrytis genetic diversity: Parsing the contributions of host differentiation, domestication and pathogen variation." </w:t>
      </w:r>
      <w:r w:rsidRPr="00B127FF">
        <w:rPr>
          <w:u w:val="single"/>
        </w:rPr>
        <w:t>The Plant Cell</w:t>
      </w:r>
      <w:r w:rsidRPr="00B127FF">
        <w:t>: tpc. 00857.02018.</w:t>
      </w:r>
    </w:p>
    <w:p w14:paraId="7577F264" w14:textId="77777777" w:rsidR="00B127FF" w:rsidRPr="00B127FF" w:rsidRDefault="00B127FF" w:rsidP="00B127FF">
      <w:pPr>
        <w:pStyle w:val="EndNoteBibliography"/>
        <w:spacing w:after="0"/>
      </w:pPr>
      <w:r w:rsidRPr="00B127FF">
        <w:t xml:space="preserve">Williamson, B., B. Tudzynski, P. Tudzynski and J. A. L. van Kan (2007). "Botrytis cinerea: the cause of grey mould disease." </w:t>
      </w:r>
      <w:r w:rsidRPr="00B127FF">
        <w:rPr>
          <w:u w:val="single"/>
        </w:rPr>
        <w:t>Molecular Plant Pathology</w:t>
      </w:r>
      <w:r w:rsidRPr="00B127FF">
        <w:t xml:space="preserve"> </w:t>
      </w:r>
      <w:r w:rsidRPr="00B127FF">
        <w:rPr>
          <w:b/>
        </w:rPr>
        <w:t>8</w:t>
      </w:r>
      <w:r w:rsidRPr="00B127FF">
        <w:t>(5): 561-580.</w:t>
      </w:r>
    </w:p>
    <w:p w14:paraId="5C8316C3" w14:textId="77777777" w:rsidR="00B127FF" w:rsidRPr="00B127FF" w:rsidRDefault="00B127FF" w:rsidP="00B127FF">
      <w:pPr>
        <w:pStyle w:val="EndNoteBibliography"/>
        <w:spacing w:after="0"/>
      </w:pPr>
      <w:r w:rsidRPr="00B127FF">
        <w:t xml:space="preserve">Wu, J., B. Cai, W. Sun, R. Huang, X. Liu, M. Lin, S. Pattaradilokrat, S. Martin, Y. Qi and S. C. Nair (2015). "Genome-wide analysis of host-Plasmodium yoelii interactions reveals regulators of the type I interferon response." </w:t>
      </w:r>
      <w:r w:rsidRPr="00B127FF">
        <w:rPr>
          <w:u w:val="single"/>
        </w:rPr>
        <w:t>Cell reports</w:t>
      </w:r>
      <w:r w:rsidRPr="00B127FF">
        <w:t xml:space="preserve"> </w:t>
      </w:r>
      <w:r w:rsidRPr="00B127FF">
        <w:rPr>
          <w:b/>
        </w:rPr>
        <w:t>12</w:t>
      </w:r>
      <w:r w:rsidRPr="00B127FF">
        <w:t>(4): 661-672.</w:t>
      </w:r>
    </w:p>
    <w:p w14:paraId="6E44BFE2" w14:textId="77777777" w:rsidR="00B127FF" w:rsidRPr="00B127FF" w:rsidRDefault="00B127FF" w:rsidP="00B127FF">
      <w:pPr>
        <w:pStyle w:val="EndNoteBibliography"/>
      </w:pPr>
      <w:r w:rsidRPr="00B127F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B127FF">
        <w:rPr>
          <w:u w:val="single"/>
        </w:rPr>
        <w:t>The Plant Cell</w:t>
      </w:r>
      <w:r w:rsidRPr="00B127FF">
        <w:t>: tpc. 00348.02017.</w:t>
      </w:r>
    </w:p>
    <w:p w14:paraId="6161FDC8" w14:textId="413D7881"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C648F3" w:rsidRDefault="00C648F3">
      <w:pPr>
        <w:pStyle w:val="CommentText"/>
      </w:pPr>
      <w:r>
        <w:rPr>
          <w:rStyle w:val="CommentReference"/>
        </w:rPr>
        <w:annotationRef/>
      </w:r>
      <w:r>
        <w:t>Citations?</w:t>
      </w:r>
    </w:p>
  </w:comment>
  <w:comment w:id="1" w:author="N S" w:date="2019-02-03T11:26:00Z" w:initials="NS">
    <w:p w14:paraId="0FD17556" w14:textId="43DA9748" w:rsidR="001E4AE0" w:rsidRDefault="001E4AE0">
      <w:pPr>
        <w:pStyle w:val="CommentText"/>
      </w:pPr>
      <w:r>
        <w:rPr>
          <w:rStyle w:val="CommentReference"/>
        </w:rPr>
        <w:annotationRef/>
      </w:r>
      <w:r>
        <w:t xml:space="preserve">Lit review/ edit/ omit. First mention of </w:t>
      </w:r>
      <w:r w:rsidR="00C1068D" w:rsidRPr="00C1068D">
        <w:rPr>
          <w:i/>
        </w:rPr>
        <w:t>B. cinerea</w:t>
      </w:r>
    </w:p>
  </w:comment>
  <w:comment w:id="2" w:author="N S" w:date="2019-02-03T13:53:00Z" w:initials="NS">
    <w:p w14:paraId="1C8F34CC" w14:textId="705E9405" w:rsidR="000C2EC9" w:rsidRDefault="000C2EC9" w:rsidP="000C2EC9">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3CE92A8F" w14:textId="77777777" w:rsidR="000C2EC9" w:rsidRDefault="000C2EC9" w:rsidP="000C2EC9">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006A49" w14:textId="58128F7B" w:rsidR="000C2EC9" w:rsidRDefault="000C2EC9" w:rsidP="000C2EC9">
      <w:pPr>
        <w:pStyle w:val="CommentText"/>
      </w:pPr>
      <w:r>
        <w:rPr>
          <w:rFonts w:ascii="AdvOTcc9f5e27" w:hAnsi="AdvOTcc9f5e27" w:cs="AdvOTcc9f5e27"/>
          <w:sz w:val="17"/>
          <w:szCs w:val="17"/>
        </w:rPr>
        <w:t>2016a, 2016b; Zhang et al., 2016).</w:t>
      </w:r>
    </w:p>
  </w:comment>
  <w:comment w:id="3" w:author="N S" w:date="2019-01-23T16:32:00Z" w:initials="NS">
    <w:p w14:paraId="0B41B7AD" w14:textId="77777777" w:rsidR="00C648F3" w:rsidRDefault="00C648F3"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C648F3" w:rsidRDefault="00C648F3">
      <w:pPr>
        <w:pStyle w:val="CommentText"/>
      </w:pPr>
    </w:p>
  </w:comment>
  <w:comment w:id="4" w:author="N S" w:date="2019-01-23T16:38:00Z" w:initials="NS">
    <w:p w14:paraId="50499145" w14:textId="01FABA81" w:rsidR="00C648F3" w:rsidRDefault="00C648F3">
      <w:pPr>
        <w:pStyle w:val="CommentText"/>
      </w:pPr>
      <w:r>
        <w:rPr>
          <w:rStyle w:val="CommentReference"/>
        </w:rPr>
        <w:annotationRef/>
      </w:r>
      <w:r>
        <w:t>Add: which loci involved, lit review other groups</w:t>
      </w:r>
    </w:p>
  </w:comment>
  <w:comment w:id="5" w:author="N S" w:date="2019-02-05T17:34:00Z" w:initials="NS">
    <w:p w14:paraId="20C2C698" w14:textId="0E001CFF" w:rsidR="00483957" w:rsidRDefault="00483957">
      <w:pPr>
        <w:pStyle w:val="CommentText"/>
      </w:pPr>
      <w:r>
        <w:rPr>
          <w:rStyle w:val="CommentReference"/>
        </w:rPr>
        <w:annotationRef/>
      </w:r>
      <w:r>
        <w:t xml:space="preserve">Mix these, and focus on what is found when looking at one organism independently vs. both </w:t>
      </w:r>
    </w:p>
  </w:comment>
  <w:comment w:id="7" w:author="N S" w:date="2019-01-30T11:08:00Z" w:initials="NS">
    <w:p w14:paraId="438C1253" w14:textId="77777777" w:rsidR="00C648F3" w:rsidRDefault="00C648F3"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FD17556" w15:done="0"/>
  <w15:commentEx w15:paraId="06006A49" w15:done="0"/>
  <w15:commentEx w15:paraId="0D7E4408" w15:done="0"/>
  <w15:commentEx w15:paraId="50499145" w15:done="0"/>
  <w15:commentEx w15:paraId="20C2C698"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FD17556" w16cid:durableId="20014E5B"/>
  <w16cid:commentId w16cid:paraId="06006A49" w16cid:durableId="200170F5"/>
  <w16cid:commentId w16cid:paraId="0D7E4408" w16cid:durableId="1FF315B2"/>
  <w16cid:commentId w16cid:paraId="50499145" w16cid:durableId="1FF316F7"/>
  <w16cid:commentId w16cid:paraId="20C2C698" w16cid:durableId="200447AB"/>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761&lt;/item&gt;&lt;item&gt;1135&lt;/item&gt;&lt;item&gt;1145&lt;/item&gt;&lt;item&gt;1146&lt;/item&gt;&lt;item&gt;1154&lt;/item&gt;&lt;item&gt;1155&lt;/item&gt;&lt;item&gt;1156&lt;/item&gt;&lt;/record-ids&gt;&lt;/item&gt;&lt;/Libraries&gt;"/>
  </w:docVars>
  <w:rsids>
    <w:rsidRoot w:val="00582EA9"/>
    <w:rsid w:val="0000206A"/>
    <w:rsid w:val="000058CD"/>
    <w:rsid w:val="0003019B"/>
    <w:rsid w:val="00036416"/>
    <w:rsid w:val="00044A39"/>
    <w:rsid w:val="0004574B"/>
    <w:rsid w:val="000741FD"/>
    <w:rsid w:val="000949DD"/>
    <w:rsid w:val="000A74B8"/>
    <w:rsid w:val="000B7211"/>
    <w:rsid w:val="000C2EC9"/>
    <w:rsid w:val="000C4C8D"/>
    <w:rsid w:val="000C7216"/>
    <w:rsid w:val="000F4DDE"/>
    <w:rsid w:val="000F58E3"/>
    <w:rsid w:val="0011018D"/>
    <w:rsid w:val="00131F0B"/>
    <w:rsid w:val="00141709"/>
    <w:rsid w:val="0015236A"/>
    <w:rsid w:val="00154D59"/>
    <w:rsid w:val="001718F2"/>
    <w:rsid w:val="001920DF"/>
    <w:rsid w:val="00193B30"/>
    <w:rsid w:val="00194E0C"/>
    <w:rsid w:val="001B035B"/>
    <w:rsid w:val="001B1620"/>
    <w:rsid w:val="001B3BB1"/>
    <w:rsid w:val="001E4AE0"/>
    <w:rsid w:val="00202046"/>
    <w:rsid w:val="002120E3"/>
    <w:rsid w:val="00221CDA"/>
    <w:rsid w:val="00223A5F"/>
    <w:rsid w:val="00224D45"/>
    <w:rsid w:val="002351B7"/>
    <w:rsid w:val="00237889"/>
    <w:rsid w:val="002504C6"/>
    <w:rsid w:val="00252A4B"/>
    <w:rsid w:val="002653FE"/>
    <w:rsid w:val="00284B1A"/>
    <w:rsid w:val="0029373F"/>
    <w:rsid w:val="002A1402"/>
    <w:rsid w:val="002B610C"/>
    <w:rsid w:val="002D704D"/>
    <w:rsid w:val="002E1D49"/>
    <w:rsid w:val="002F016A"/>
    <w:rsid w:val="002F0B2F"/>
    <w:rsid w:val="00320FC4"/>
    <w:rsid w:val="00366062"/>
    <w:rsid w:val="003707AC"/>
    <w:rsid w:val="00384DBA"/>
    <w:rsid w:val="0039206D"/>
    <w:rsid w:val="00395DE2"/>
    <w:rsid w:val="003A43C7"/>
    <w:rsid w:val="003A7F2D"/>
    <w:rsid w:val="003E0394"/>
    <w:rsid w:val="003E5A53"/>
    <w:rsid w:val="003E6B32"/>
    <w:rsid w:val="003F346E"/>
    <w:rsid w:val="00431596"/>
    <w:rsid w:val="004469A7"/>
    <w:rsid w:val="00464B45"/>
    <w:rsid w:val="00464D6C"/>
    <w:rsid w:val="00466A2F"/>
    <w:rsid w:val="00477261"/>
    <w:rsid w:val="00483957"/>
    <w:rsid w:val="004908B4"/>
    <w:rsid w:val="004A03C3"/>
    <w:rsid w:val="004B10A6"/>
    <w:rsid w:val="004B612C"/>
    <w:rsid w:val="004B79D7"/>
    <w:rsid w:val="004F0C73"/>
    <w:rsid w:val="004F5DD8"/>
    <w:rsid w:val="00511348"/>
    <w:rsid w:val="00536F87"/>
    <w:rsid w:val="00541F2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A1D"/>
    <w:rsid w:val="00890EB1"/>
    <w:rsid w:val="0089674E"/>
    <w:rsid w:val="008A3533"/>
    <w:rsid w:val="008C0ABF"/>
    <w:rsid w:val="008C730C"/>
    <w:rsid w:val="008D699A"/>
    <w:rsid w:val="008E61ED"/>
    <w:rsid w:val="009059DC"/>
    <w:rsid w:val="00906F5D"/>
    <w:rsid w:val="00910012"/>
    <w:rsid w:val="00914192"/>
    <w:rsid w:val="0093069B"/>
    <w:rsid w:val="00957DDC"/>
    <w:rsid w:val="00960D6F"/>
    <w:rsid w:val="00962CB7"/>
    <w:rsid w:val="00966CF3"/>
    <w:rsid w:val="00972711"/>
    <w:rsid w:val="00975D0D"/>
    <w:rsid w:val="009A39D6"/>
    <w:rsid w:val="009A407A"/>
    <w:rsid w:val="009A6B0B"/>
    <w:rsid w:val="009F0116"/>
    <w:rsid w:val="009F7673"/>
    <w:rsid w:val="00A018F5"/>
    <w:rsid w:val="00A07715"/>
    <w:rsid w:val="00A24641"/>
    <w:rsid w:val="00A45483"/>
    <w:rsid w:val="00A46712"/>
    <w:rsid w:val="00A51951"/>
    <w:rsid w:val="00A53BB7"/>
    <w:rsid w:val="00A73975"/>
    <w:rsid w:val="00AA1AB9"/>
    <w:rsid w:val="00AC07B6"/>
    <w:rsid w:val="00AC2CAA"/>
    <w:rsid w:val="00B127FF"/>
    <w:rsid w:val="00B2501D"/>
    <w:rsid w:val="00B35ED3"/>
    <w:rsid w:val="00B37794"/>
    <w:rsid w:val="00B508DA"/>
    <w:rsid w:val="00B51F17"/>
    <w:rsid w:val="00B522C6"/>
    <w:rsid w:val="00B70FC5"/>
    <w:rsid w:val="00B94150"/>
    <w:rsid w:val="00BB4FDC"/>
    <w:rsid w:val="00BB51D4"/>
    <w:rsid w:val="00BD1468"/>
    <w:rsid w:val="00BE0179"/>
    <w:rsid w:val="00BF08EE"/>
    <w:rsid w:val="00C01759"/>
    <w:rsid w:val="00C1068D"/>
    <w:rsid w:val="00C1274C"/>
    <w:rsid w:val="00C20E79"/>
    <w:rsid w:val="00C245F9"/>
    <w:rsid w:val="00C25EA8"/>
    <w:rsid w:val="00C276E5"/>
    <w:rsid w:val="00C36797"/>
    <w:rsid w:val="00C47DC7"/>
    <w:rsid w:val="00C648F3"/>
    <w:rsid w:val="00C77D98"/>
    <w:rsid w:val="00C93914"/>
    <w:rsid w:val="00C96189"/>
    <w:rsid w:val="00C96798"/>
    <w:rsid w:val="00CB562C"/>
    <w:rsid w:val="00CC0756"/>
    <w:rsid w:val="00CD73FD"/>
    <w:rsid w:val="00CF7F61"/>
    <w:rsid w:val="00D34484"/>
    <w:rsid w:val="00D40CE2"/>
    <w:rsid w:val="00D60325"/>
    <w:rsid w:val="00D6199F"/>
    <w:rsid w:val="00D86216"/>
    <w:rsid w:val="00DA017C"/>
    <w:rsid w:val="00DB1326"/>
    <w:rsid w:val="00DB4D5B"/>
    <w:rsid w:val="00DC22A3"/>
    <w:rsid w:val="00DC7F25"/>
    <w:rsid w:val="00DE2B2F"/>
    <w:rsid w:val="00DF704E"/>
    <w:rsid w:val="00E0698B"/>
    <w:rsid w:val="00E1115A"/>
    <w:rsid w:val="00E3770D"/>
    <w:rsid w:val="00EB5D6B"/>
    <w:rsid w:val="00EE5016"/>
    <w:rsid w:val="00F03473"/>
    <w:rsid w:val="00F12E2C"/>
    <w:rsid w:val="00F30A99"/>
    <w:rsid w:val="00F479B3"/>
    <w:rsid w:val="00F634BF"/>
    <w:rsid w:val="00F859E2"/>
    <w:rsid w:val="00F92BC9"/>
    <w:rsid w:val="00F95023"/>
    <w:rsid w:val="00FA0240"/>
    <w:rsid w:val="00FA5822"/>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3</TotalTime>
  <Pages>6</Pages>
  <Words>5351</Words>
  <Characters>3050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78</cp:revision>
  <dcterms:created xsi:type="dcterms:W3CDTF">2018-12-19T22:16:00Z</dcterms:created>
  <dcterms:modified xsi:type="dcterms:W3CDTF">2019-02-06T02:20:00Z</dcterms:modified>
</cp:coreProperties>
</file>